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0664AC2C" w:rsidR="008C68DE" w:rsidRPr="00CE6D1F" w:rsidRDefault="008C68DE" w:rsidP="00925BCA">
      <w:pPr>
        <w:jc w:val="center"/>
      </w:pPr>
      <w:r w:rsidRPr="00CE6D1F">
        <w:t>Manual Version 1.</w:t>
      </w:r>
      <w:r w:rsidR="00C745B3">
        <w:t>0</w:t>
      </w:r>
      <w:r w:rsidR="00A65850">
        <w:t xml:space="preserve"> beta 3</w:t>
      </w:r>
    </w:p>
    <w:p w14:paraId="55B7D14B" w14:textId="288794F4" w:rsidR="008C68DE" w:rsidRPr="00CE6D1F" w:rsidRDefault="008C68DE" w:rsidP="00925BCA">
      <w:pPr>
        <w:jc w:val="center"/>
      </w:pPr>
      <w:r w:rsidRPr="00CE6D1F">
        <w:t>(</w:t>
      </w:r>
      <w:r w:rsidR="00A65850">
        <w:t>2</w:t>
      </w:r>
      <w:r w:rsidR="00C745B3">
        <w:t>7</w:t>
      </w:r>
      <w:r w:rsidR="00DB1E32">
        <w:t>/</w:t>
      </w:r>
      <w:r w:rsidR="00B34305">
        <w:t>0</w:t>
      </w:r>
      <w:r w:rsidR="00A65850">
        <w:t>6</w:t>
      </w:r>
      <w:r w:rsidRPr="00CE6D1F">
        <w:t>/20</w:t>
      </w:r>
      <w:r w:rsidR="004A50D9">
        <w:t>2</w:t>
      </w:r>
      <w:r w:rsidR="00A65850">
        <w:t>2</w:t>
      </w:r>
      <w:r w:rsidRPr="00CE6D1F">
        <w:t>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2834A5C2" w:rsidR="00B30660" w:rsidRPr="00CE6D1F" w:rsidRDefault="00B30660" w:rsidP="00C745B3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77FE4218" w14:textId="3BC55C8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703A86C8" w14:textId="4C6AE44E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0518E6F" w14:textId="340751CA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61FC0E6F" w:rsidR="0032769C" w:rsidRPr="00CE6D1F" w:rsidRDefault="0032769C" w:rsidP="0032769C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48DA5B1" w14:textId="57A7CA51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491A1A38" w14:textId="25235605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096CA28D" w14:textId="0EAEC659" w:rsidR="0032769C" w:rsidRPr="00CE6D1F" w:rsidRDefault="0032769C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B34305" w:rsidRDefault="00B34305" w:rsidP="0032769C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1ADBF922" w:rsidR="004B3467" w:rsidRDefault="004B3467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24AFD2CA" w14:textId="2C97DB53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83659F1" w14:textId="6314B605" w:rsidR="004B3467" w:rsidRDefault="004B346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28251BC3" w14:textId="715667E0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6D313F3C" w:rsidR="0007073C" w:rsidRDefault="0007073C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3CADE87C" w14:textId="5C16AE80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76BCBE60" w14:textId="0D5A4BB2" w:rsidR="0007073C" w:rsidRDefault="0007073C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41E06734" w14:textId="1F72ACC2" w:rsidR="0007073C" w:rsidRDefault="0007073C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01420EF" w:rsidR="004A50D9" w:rsidRDefault="004A50D9" w:rsidP="00BE1047">
            <w:pPr>
              <w:rPr>
                <w:lang w:val="en-US"/>
              </w:rPr>
            </w:pPr>
          </w:p>
        </w:tc>
        <w:tc>
          <w:tcPr>
            <w:tcW w:w="1249" w:type="dxa"/>
            <w:shd w:val="clear" w:color="auto" w:fill="FFFFFF" w:themeFill="background1"/>
          </w:tcPr>
          <w:p w14:paraId="0B8B9FD7" w14:textId="0E25ED7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  <w:shd w:val="clear" w:color="auto" w:fill="FFFFFF" w:themeFill="background1"/>
          </w:tcPr>
          <w:p w14:paraId="067FB554" w14:textId="4DBAB105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shd w:val="clear" w:color="auto" w:fill="FFFFFF" w:themeFill="background1"/>
          </w:tcPr>
          <w:p w14:paraId="6C5C1029" w14:textId="1553DFB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69CE859" w14:textId="77777777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23448A93" w14:textId="36F3C634" w:rsidR="00BA37CC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4491230" w:history="1">
            <w:r w:rsidR="00BA37CC" w:rsidRPr="009260C5">
              <w:rPr>
                <w:rStyle w:val="Hyperlink"/>
                <w:noProof/>
              </w:rPr>
              <w:t>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0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784EFFD" w14:textId="61582582" w:rsidR="00BA37CC" w:rsidRDefault="00A6585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1" w:history="1">
            <w:r w:rsidR="00BA37CC" w:rsidRPr="009260C5">
              <w:rPr>
                <w:rStyle w:val="Hyperlink"/>
                <w:noProof/>
              </w:rPr>
              <w:t>Using the script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1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3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1F7746E" w14:textId="153EADF2" w:rsidR="00BA37CC" w:rsidRDefault="00A6585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2" w:history="1">
            <w:r w:rsidR="00BA37CC" w:rsidRPr="009260C5">
              <w:rPr>
                <w:rStyle w:val="Hyperlink"/>
                <w:noProof/>
              </w:rPr>
              <w:t>Subendocardial viability ratio (SEVR)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2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4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6D3A90A7" w14:textId="06B4644B" w:rsidR="00BA37CC" w:rsidRDefault="00A6585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3" w:history="1">
            <w:r w:rsidR="00BA37CC" w:rsidRPr="009260C5">
              <w:rPr>
                <w:rStyle w:val="Hyperlink"/>
                <w:noProof/>
              </w:rPr>
              <w:t>Wave intensit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3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7ACC37B2" w14:textId="06EFFCE3" w:rsidR="00BA37CC" w:rsidRDefault="00A6585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4" w:history="1">
            <w:r w:rsidR="00BA37CC" w:rsidRPr="009260C5">
              <w:rPr>
                <w:rStyle w:val="Hyperlink"/>
                <w:noProof/>
              </w:rPr>
              <w:t>Backward and forward pressure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4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781B090" w14:textId="6D9E77BC" w:rsidR="00BA37CC" w:rsidRDefault="00A6585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5" w:history="1">
            <w:r w:rsidR="00BA37CC" w:rsidRPr="009260C5">
              <w:rPr>
                <w:rStyle w:val="Hyperlink"/>
                <w:noProof/>
              </w:rPr>
              <w:t>Known problem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5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5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155F3265" w14:textId="5DC33473" w:rsidR="00BA37CC" w:rsidRDefault="00A6585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6" w:history="1">
            <w:r w:rsidR="00BA37CC" w:rsidRPr="009260C5">
              <w:rPr>
                <w:rStyle w:val="Hyperlink"/>
                <w:noProof/>
              </w:rPr>
              <w:t>Data dictionary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6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6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001D1B5F" w14:textId="25513E08" w:rsidR="00BA37CC" w:rsidRDefault="00A65850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34491237" w:history="1">
            <w:r w:rsidR="00BA37CC" w:rsidRPr="009260C5">
              <w:rPr>
                <w:rStyle w:val="Hyperlink"/>
                <w:noProof/>
              </w:rPr>
              <w:t>References</w:t>
            </w:r>
            <w:r w:rsidR="00BA37CC">
              <w:rPr>
                <w:noProof/>
                <w:webHidden/>
              </w:rPr>
              <w:tab/>
            </w:r>
            <w:r w:rsidR="00BA37CC">
              <w:rPr>
                <w:noProof/>
                <w:webHidden/>
              </w:rPr>
              <w:fldChar w:fldCharType="begin"/>
            </w:r>
            <w:r w:rsidR="00BA37CC">
              <w:rPr>
                <w:noProof/>
                <w:webHidden/>
              </w:rPr>
              <w:instrText xml:space="preserve"> PAGEREF _Toc34491237 \h </w:instrText>
            </w:r>
            <w:r w:rsidR="00BA37CC">
              <w:rPr>
                <w:noProof/>
                <w:webHidden/>
              </w:rPr>
            </w:r>
            <w:r w:rsidR="00BA37CC">
              <w:rPr>
                <w:noProof/>
                <w:webHidden/>
              </w:rPr>
              <w:fldChar w:fldCharType="separate"/>
            </w:r>
            <w:r w:rsidR="00BA37CC">
              <w:rPr>
                <w:noProof/>
                <w:webHidden/>
              </w:rPr>
              <w:t>7</w:t>
            </w:r>
            <w:r w:rsidR="00BA37CC">
              <w:rPr>
                <w:noProof/>
                <w:webHidden/>
              </w:rPr>
              <w:fldChar w:fldCharType="end"/>
            </w:r>
          </w:hyperlink>
        </w:p>
        <w:p w14:paraId="4496A2E6" w14:textId="65DB25C3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3449123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2F9968B5" w:rsidR="008C68DE" w:rsidRDefault="00A65850" w:rsidP="00691735">
      <w:r>
        <w:t>bpp_Res2.m is</w:t>
      </w:r>
      <w:r w:rsidR="008C68DE" w:rsidRPr="00CE6D1F">
        <w:t xml:space="preserve"> a </w:t>
      </w:r>
      <w:proofErr w:type="spellStart"/>
      <w:r w:rsidR="008C68DE" w:rsidRPr="00CE6D1F">
        <w:t>matlab</w:t>
      </w:r>
      <w:proofErr w:type="spellEnd"/>
      <w:r w:rsidR="008C68DE" w:rsidRPr="00CE6D1F">
        <w:t xml:space="preserve"> script that calculates reservoir and excess pressure </w:t>
      </w:r>
      <w:r>
        <w:t xml:space="preserve">for BP+ 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</w:t>
      </w:r>
      <w:proofErr w:type="spellStart"/>
      <w:r w:rsidR="00B357AE">
        <w:t>Sphygmocor</w:t>
      </w:r>
      <w:proofErr w:type="spellEnd"/>
      <w:r w:rsidR="00B357AE">
        <w:t>©</w:t>
      </w:r>
      <w:r w:rsidR="00C745B3">
        <w:noBreakHyphen/>
      </w:r>
      <w:r w:rsidR="00B357AE">
        <w:t>derived files</w:t>
      </w:r>
      <w:r>
        <w:t xml:space="preserve">, and similar to that used in the </w:t>
      </w:r>
      <w:proofErr w:type="spellStart"/>
      <w:r>
        <w:t>Sphygmocor</w:t>
      </w:r>
      <w:proofErr w:type="spellEnd"/>
      <w:r>
        <w:t xml:space="preserve">-reservoir </w:t>
      </w:r>
      <w:proofErr w:type="spellStart"/>
      <w:r>
        <w:t>matlab</w:t>
      </w:r>
      <w:proofErr w:type="spellEnd"/>
      <w:r>
        <w:t xml:space="preserve"> scripts (</w:t>
      </w:r>
      <w:hyperlink r:id="rId10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  <w:r>
        <w:t>Note that a</w:t>
      </w:r>
      <w:r w:rsidR="00691735">
        <w:t>n improved algorithm for fitting the reservoir in diastole has been used – this excludes upstrokes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paper by Davies et al</w:t>
      </w:r>
      <w:r w:rsidR="00691735">
        <w:t>.</w:t>
      </w:r>
      <w:r w:rsidR="00C745B3">
        <w:t xml:space="preserve"> 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34491231"/>
      <w:r w:rsidRPr="00CE6D1F">
        <w:rPr>
          <w:rFonts w:ascii="Arial Nova" w:hAnsi="Arial Nova"/>
        </w:rPr>
        <w:t>Using the script</w:t>
      </w:r>
      <w:bookmarkEnd w:id="1"/>
    </w:p>
    <w:p w14:paraId="79405CD4" w14:textId="14089DA8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</w:p>
    <w:p w14:paraId="3536303F" w14:textId="3359294A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proofErr w:type="spellStart"/>
      <w:r w:rsidR="00C745B3" w:rsidRPr="00C745B3">
        <w:rPr>
          <w:color w:val="0070C0"/>
        </w:rPr>
        <w:t>BPPdata</w:t>
      </w:r>
      <w:proofErr w:type="spellEnd"/>
    </w:p>
    <w:p w14:paraId="56F1E901" w14:textId="77777777" w:rsidR="000B22E6" w:rsidRPr="00CE6D1F" w:rsidRDefault="000B22E6" w:rsidP="000B22E6">
      <w:r w:rsidRPr="00CE6D1F">
        <w:t xml:space="preserve">Open </w:t>
      </w:r>
      <w:proofErr w:type="spellStart"/>
      <w:r w:rsidRPr="00CE6D1F">
        <w:t>matlab</w:t>
      </w:r>
      <w:proofErr w:type="spellEnd"/>
      <w:r w:rsidRPr="00CE6D1F">
        <w:t xml:space="preserve">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</w:t>
      </w:r>
      <w:r w:rsidR="00C745B3" w:rsidRPr="00C745B3">
        <w:t xml:space="preserve"> </w:t>
      </w:r>
      <w:r w:rsidR="00C745B3">
        <w:rPr>
          <w:color w:val="0070C0"/>
        </w:rPr>
        <w:t>…</w:t>
      </w:r>
      <w:r w:rsidR="00C745B3" w:rsidRPr="00C745B3">
        <w:rPr>
          <w:color w:val="0070C0"/>
        </w:rPr>
        <w:t>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6B4C141A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>
        <w:rPr>
          <w:color w:val="0070C0"/>
        </w:rPr>
        <w:t>bpp-Res2</w:t>
      </w:r>
      <w:r w:rsidR="00C745B3" w:rsidRPr="00C745B3">
        <w:rPr>
          <w:color w:val="0070C0"/>
        </w:rPr>
        <w:t xml:space="preserve"> 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63D4535C" w:rsidR="00B71DE2" w:rsidRPr="00CE6D1F" w:rsidRDefault="00B71DE2" w:rsidP="00B71DE2">
      <w:r w:rsidRPr="00CE6D1F">
        <w:lastRenderedPageBreak/>
        <w:t xml:space="preserve">Two new folders should now exist in </w:t>
      </w:r>
      <w:r w:rsidR="00C745B3" w:rsidRPr="00C745B3">
        <w:t xml:space="preserve">C:\BPPdata </w:t>
      </w:r>
      <w:r w:rsidRPr="00CE6D1F">
        <w:t xml:space="preserve">- </w:t>
      </w:r>
      <w:r w:rsidR="00C745B3" w:rsidRPr="00C745B3">
        <w:t>C:\BPPdata</w:t>
      </w:r>
      <w:r w:rsidRPr="00CE6D1F">
        <w:t xml:space="preserve">\figures and </w:t>
      </w:r>
      <w:r w:rsidR="00C745B3" w:rsidRPr="00C745B3">
        <w:t xml:space="preserve">C </w:t>
      </w:r>
      <w:r w:rsidR="00C745B3">
        <w:t>C:\BPPdata</w:t>
      </w:r>
      <w:r w:rsidRPr="00CE6D1F">
        <w:t xml:space="preserve">\results. </w:t>
      </w:r>
    </w:p>
    <w:p w14:paraId="2705C4E0" w14:textId="06ACB902" w:rsidR="00B71DE2" w:rsidRDefault="00C745B3" w:rsidP="00B71DE2">
      <w:r w:rsidRPr="00C745B3">
        <w:t>C:\BPPdata</w:t>
      </w:r>
      <w:r w:rsidR="00B71DE2" w:rsidRPr="00CE6D1F">
        <w:t>\figures contains figures of the signal (all the uncalibrated data) and the pulse (the calibrated ensemble averaged data)</w:t>
      </w:r>
      <w:r w:rsidR="00B34305">
        <w:t xml:space="preserve"> with the reservoir pressure shown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8"/>
        <w:gridCol w:w="4111"/>
      </w:tblGrid>
      <w:tr w:rsidR="00A65850" w14:paraId="52AD4C99" w14:textId="77777777" w:rsidTr="00A65850">
        <w:tc>
          <w:tcPr>
            <w:tcW w:w="4678" w:type="dxa"/>
          </w:tcPr>
          <w:p w14:paraId="3A9F1DA6" w14:textId="3197152A" w:rsidR="00A65850" w:rsidRDefault="00A65850" w:rsidP="00336CEE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AF8BAD2" wp14:editId="02AEEFB8">
                  <wp:extent cx="1922917" cy="1442720"/>
                  <wp:effectExtent l="0" t="0" r="1270" b="508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45240" cy="14594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11" w:type="dxa"/>
          </w:tcPr>
          <w:p w14:paraId="0541482B" w14:textId="37262BA7" w:rsidR="00A65850" w:rsidRDefault="00A65850" w:rsidP="00336CEE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48B6B466" wp14:editId="2FEFE597">
                  <wp:extent cx="1628775" cy="1222032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58316" cy="12441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65850" w14:paraId="7F535DD5" w14:textId="77777777" w:rsidTr="00A65850">
        <w:tc>
          <w:tcPr>
            <w:tcW w:w="4678" w:type="dxa"/>
          </w:tcPr>
          <w:p w14:paraId="2EAE7D1A" w14:textId="24C8CA3D" w:rsidR="00A65850" w:rsidRDefault="00A65850" w:rsidP="00336CEE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C28528F" wp14:editId="1CC12D51">
                  <wp:extent cx="1853515" cy="1390650"/>
                  <wp:effectExtent l="0" t="0" r="0" b="0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96009" cy="142253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11" w:type="dxa"/>
          </w:tcPr>
          <w:p w14:paraId="77022117" w14:textId="0AE47B85" w:rsidR="00A65850" w:rsidRDefault="00A65850" w:rsidP="00336CEE">
            <w:pPr>
              <w:jc w:val="center"/>
              <w:rPr>
                <w:noProof/>
                <w:lang w:eastAsia="en-GB"/>
              </w:rPr>
            </w:pPr>
            <w:r>
              <w:rPr>
                <w:noProof/>
              </w:rPr>
              <w:drawing>
                <wp:inline distT="0" distB="0" distL="0" distR="0" wp14:anchorId="75AD71B1" wp14:editId="5BBDEEE3">
                  <wp:extent cx="1676400" cy="1257764"/>
                  <wp:effectExtent l="0" t="0" r="0" b="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9655" cy="126770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35E81B2" w14:textId="260DD91B" w:rsidR="00B71DE2" w:rsidRPr="00CE6D1F" w:rsidRDefault="00B71DE2" w:rsidP="00336CEE">
      <w:pPr>
        <w:jc w:val="center"/>
      </w:pPr>
    </w:p>
    <w:p w14:paraId="7BA2459A" w14:textId="30699B31" w:rsidR="00B71DE2" w:rsidRPr="00CE6D1F" w:rsidRDefault="00C2060C" w:rsidP="00B52FE2">
      <w:pPr>
        <w:jc w:val="center"/>
        <w:rPr>
          <w:i/>
          <w:color w:val="0070C0"/>
        </w:rPr>
      </w:pPr>
      <w:r>
        <w:rPr>
          <w:i/>
          <w:color w:val="0070C0"/>
        </w:rPr>
        <w:t xml:space="preserve">Figure 1. </w:t>
      </w:r>
      <w:r w:rsidR="00B71DE2" w:rsidRPr="00CE6D1F">
        <w:rPr>
          <w:i/>
          <w:color w:val="0070C0"/>
        </w:rPr>
        <w:t>Example of the figure</w:t>
      </w:r>
      <w:r w:rsidR="00645922">
        <w:rPr>
          <w:i/>
          <w:color w:val="0070C0"/>
        </w:rPr>
        <w:t>s</w:t>
      </w:r>
      <w:r w:rsidR="00B71DE2" w:rsidRPr="00CE6D1F">
        <w:rPr>
          <w:i/>
          <w:color w:val="0070C0"/>
        </w:rPr>
        <w:t xml:space="preserve"> saved by </w:t>
      </w:r>
      <w:r w:rsidR="00A65850">
        <w:rPr>
          <w:i/>
          <w:color w:val="0070C0"/>
        </w:rPr>
        <w:t xml:space="preserve">bpp_Res2.m </w:t>
      </w:r>
    </w:p>
    <w:p w14:paraId="1B553124" w14:textId="6F198A4E" w:rsidR="00B71DE2" w:rsidRDefault="00C745B3" w:rsidP="00B71DE2">
      <w:r>
        <w:t>C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4CFC65E4" w14:textId="0FD5B64D" w:rsidR="00645922" w:rsidRDefault="00645922" w:rsidP="00B71DE2"/>
    <w:p w14:paraId="2E4ADFDC" w14:textId="735B4CBB" w:rsidR="00B30660" w:rsidRPr="00C2060C" w:rsidRDefault="00645922" w:rsidP="00C2060C">
      <w:pPr>
        <w:pStyle w:val="Heading1"/>
        <w:rPr>
          <w:rFonts w:ascii="Arial Nova" w:hAnsi="Arial Nova"/>
        </w:rPr>
      </w:pPr>
      <w:bookmarkStart w:id="2" w:name="_Toc34491232"/>
      <w:r w:rsidRPr="00C2060C">
        <w:rPr>
          <w:rFonts w:ascii="Arial Nova" w:hAnsi="Arial Nova"/>
        </w:rPr>
        <w:lastRenderedPageBreak/>
        <w:t>Subendocardial viability ratio (SEVR)</w:t>
      </w:r>
      <w:bookmarkEnd w:id="2"/>
    </w:p>
    <w:p w14:paraId="6CF10ED6" w14:textId="4B5E2F32" w:rsidR="00C2060C" w:rsidRDefault="00C2060C" w:rsidP="00C2060C">
      <w:pPr>
        <w:jc w:val="center"/>
      </w:pPr>
      <w:r>
        <w:rPr>
          <w:noProof/>
          <w:lang w:eastAsia="en-GB"/>
        </w:rPr>
        <w:drawing>
          <wp:inline distT="0" distB="0" distL="0" distR="0" wp14:anchorId="38ECEC12" wp14:editId="1831B3DC">
            <wp:extent cx="3943350" cy="3015257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9436" cy="30199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9B8777" w14:textId="250443CB" w:rsidR="00645922" w:rsidRDefault="00645922" w:rsidP="00B71DE2">
      <w:r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ote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not the dicrotic notch</w:t>
      </w:r>
      <w:r w:rsidR="00C2060C">
        <w:t xml:space="preserve"> (Figure 2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 </w:instrText>
      </w:r>
      <w:r w:rsidR="001A1AC0">
        <w:fldChar w:fldCharType="begin">
          <w:fldData xml:space="preserve">PEVuZE5vdGU+PENpdGU+PEF1dGhvcj5Ib2ZmbWFuPC9BdXRob3I+PFllYXI+MjAxNDwvWWVhcj48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==
</w:fldData>
        </w:fldChar>
      </w:r>
      <w:r w:rsidR="001A1AC0">
        <w:instrText xml:space="preserve"> ADDIN EN.CITE.DATA </w:instrText>
      </w:r>
      <w:r w:rsidR="001A1AC0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 xml:space="preserve">SEVR calculated from the aortic and brachial pressure is provided. </w:t>
      </w:r>
    </w:p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3" w:name="_Toc34491233"/>
      <w:r w:rsidRPr="00596BE4">
        <w:rPr>
          <w:rFonts w:ascii="Arial Nova" w:hAnsi="Arial Nova"/>
        </w:rPr>
        <w:t>Wave intensity</w:t>
      </w:r>
      <w:bookmarkEnd w:id="3"/>
    </w:p>
    <w:p w14:paraId="6C43C75F" w14:textId="28310178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</w:t>
      </w:r>
    </w:p>
    <w:p w14:paraId="7F447DE5" w14:textId="3816B0DD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 xml:space="preserve">) (essentially a 3-element </w:t>
      </w:r>
      <w:proofErr w:type="spellStart"/>
      <w:r>
        <w:t>Windkessel</w:t>
      </w:r>
      <w:proofErr w:type="spellEnd"/>
      <w:r>
        <w:t xml:space="preserve"> assumption – see above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</w:t>
      </w:r>
      <w:proofErr w:type="gramStart"/>
      <w:r>
        <w:rPr>
          <w:rFonts w:cs="Times New Roman"/>
        </w:rPr>
        <w:t>known</w:t>
      </w:r>
      <w:proofErr w:type="gramEnd"/>
      <w:r>
        <w:rPr>
          <w:rFonts w:cs="Times New Roman"/>
        </w:rPr>
        <w:t xml:space="preserve">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 </w:instrText>
      </w:r>
      <w:r w:rsidR="00040781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M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040781">
        <w:rPr>
          <w:rFonts w:cs="Times New Roman"/>
        </w:rPr>
        <w:instrText xml:space="preserve"> ADDIN EN.CITE.DATA </w:instrText>
      </w:r>
      <w:r w:rsidR="00040781">
        <w:rPr>
          <w:rFonts w:cs="Times New Roman"/>
        </w:rPr>
      </w:r>
      <w:r w:rsidR="00040781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 xml:space="preserve">) and </w:t>
      </w:r>
      <w:proofErr w:type="gramStart"/>
      <w:r w:rsidR="004A1842">
        <w:rPr>
          <w:rFonts w:cs="Times New Roman"/>
        </w:rPr>
        <w:t>doesn’t</w:t>
      </w:r>
      <w:proofErr w:type="gramEnd"/>
      <w:r w:rsidR="004A1842">
        <w:rPr>
          <w:rFonts w:cs="Times New Roman"/>
        </w:rPr>
        <w:t xml:space="preserve">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  <w:r w:rsidR="003D3255">
        <w:rPr>
          <w:rFonts w:cs="Times New Roman"/>
        </w:rPr>
        <w:t xml:space="preserve">Further details about this approach can be found in a pre-print at </w:t>
      </w:r>
      <w:proofErr w:type="spellStart"/>
      <w:r w:rsidR="003D3255" w:rsidRPr="003D3255">
        <w:rPr>
          <w:rFonts w:cs="Times New Roman"/>
        </w:rPr>
        <w:t>medRxiv</w:t>
      </w:r>
      <w:proofErr w:type="spellEnd"/>
      <w:r w:rsidR="003D3255" w:rsidRPr="003D3255">
        <w:rPr>
          <w:rFonts w:cs="Times New Roman"/>
        </w:rPr>
        <w:t xml:space="preserve"> 2020.01.22.20018457; </w:t>
      </w:r>
      <w:proofErr w:type="spellStart"/>
      <w:r w:rsidR="003D3255" w:rsidRPr="003D3255">
        <w:rPr>
          <w:rFonts w:cs="Times New Roman"/>
        </w:rPr>
        <w:t>doi</w:t>
      </w:r>
      <w:proofErr w:type="spellEnd"/>
      <w:r w:rsidR="003D3255" w:rsidRPr="003D3255">
        <w:rPr>
          <w:rFonts w:cs="Times New Roman"/>
        </w:rPr>
        <w:t xml:space="preserve">: </w:t>
      </w:r>
      <w:hyperlink r:id="rId17" w:history="1">
        <w:r w:rsidR="003D3255" w:rsidRPr="0045496C">
          <w:rPr>
            <w:rStyle w:val="Hyperlink"/>
            <w:rFonts w:cs="Times New Roman"/>
          </w:rPr>
          <w:t>https://doi.org/10.1101/2020.01.22.20018457</w:t>
        </w:r>
      </w:hyperlink>
      <w:r w:rsidR="003D3255">
        <w:rPr>
          <w:rFonts w:cs="Times New Roman"/>
        </w:rPr>
        <w:t xml:space="preserve"> .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4" w:name="_Toc34491234"/>
      <w:r w:rsidRPr="00CF23CD">
        <w:rPr>
          <w:rFonts w:ascii="Arial Nova" w:hAnsi="Arial Nova"/>
        </w:rPr>
        <w:t>Backward and forward pressure</w:t>
      </w:r>
      <w:bookmarkEnd w:id="4"/>
      <w:r w:rsidRPr="00CF23CD">
        <w:rPr>
          <w:rFonts w:ascii="Arial Nova" w:hAnsi="Arial Nova"/>
        </w:rPr>
        <w:t xml:space="preserve"> </w:t>
      </w:r>
    </w:p>
    <w:p w14:paraId="415606F5" w14:textId="469B06BE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>NB THESE MEASURES ARE EXPERIMENTAL</w:t>
      </w:r>
    </w:p>
    <w:p w14:paraId="1C55AF7C" w14:textId="4610EDB1" w:rsidR="00CF23CD" w:rsidRDefault="00CF23CD" w:rsidP="00B71DE2">
      <w:r>
        <w:lastRenderedPageBreak/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040781">
        <w:instrText xml:space="preserve"> ADDIN EN.CITE &lt;EndNote&gt;&lt;Cite&gt;&lt;Author&gt;Westerhof&lt;/Author&gt;&lt;Year&gt;2015&lt;/Year&gt;&lt;RecNum&gt;13976&lt;/RecNum&gt;&lt;DisplayText&gt;&lt;style face="superscript"&gt;4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040781" w:rsidRPr="00040781">
        <w:rPr>
          <w:noProof/>
          <w:vertAlign w:val="superscript"/>
        </w:rPr>
        <w:t>4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XYW5nPC9BdXRob3I+PFllYXI+MjAwMzwvWWVhcj48UmVj
TnVtPjYzNzY8L1JlY051bT48RGlzcGxheVRleHQ+PHN0eWxlIGZhY2U9InN1cGVyc2NyaXB0Ij41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040781">
        <w:instrText xml:space="preserve"> ADDIN EN.CITE.DATA </w:instrText>
      </w:r>
      <w:r w:rsidR="00040781">
        <w:fldChar w:fldCharType="end"/>
      </w:r>
      <w:r w:rsidR="00954DF3">
        <w:fldChar w:fldCharType="separate"/>
      </w:r>
      <w:r w:rsidR="00040781" w:rsidRPr="00040781">
        <w:rPr>
          <w:noProof/>
          <w:vertAlign w:val="superscript"/>
        </w:rPr>
        <w:t>5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 </w:instrText>
      </w:r>
      <w:r w:rsidR="00040781">
        <w:fldChar w:fldCharType="begin">
          <w:fldData xml:space="preserve">PEVuZE5vdGU+PENpdGU+PEF1dGhvcj5IYW1ldG5lcjwvQXV0aG9yPjxZZWFyPjIwMTM8L1llYXI+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</w:fldData>
        </w:fldChar>
      </w:r>
      <w:r w:rsidR="00040781">
        <w:instrText xml:space="preserve"> ADDIN EN.CITE.DATA </w:instrText>
      </w:r>
      <w:r w:rsidR="00040781">
        <w:fldChar w:fldCharType="end"/>
      </w:r>
      <w:r w:rsidR="00645922">
        <w:fldChar w:fldCharType="separate"/>
      </w:r>
      <w:r w:rsidR="00040781" w:rsidRPr="00040781">
        <w:rPr>
          <w:noProof/>
          <w:vertAlign w:val="superscript"/>
        </w:rPr>
        <w:t>6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uses a 3-element </w:t>
      </w:r>
      <w:proofErr w:type="spellStart"/>
      <w:r w:rsidR="00624DA4">
        <w:t>Windkessel</w:t>
      </w:r>
      <w:proofErr w:type="spellEnd"/>
      <w:r w:rsidR="00624DA4">
        <w:t xml:space="preserve"> assumption to reconstruct forward and backward pressures</w:t>
      </w:r>
      <w:r w:rsidR="00645922">
        <w:t xml:space="preserve">, but since the algorithm is proprietary </w:t>
      </w:r>
      <w:proofErr w:type="gramStart"/>
      <w:r w:rsidR="00645922">
        <w:t>it’s</w:t>
      </w:r>
      <w:proofErr w:type="gramEnd"/>
      <w:r w:rsidR="00645922">
        <w:t xml:space="preserve"> difficult to be sure</w:t>
      </w:r>
      <w:r w:rsidR="00B76AC3">
        <w:t>.</w:t>
      </w:r>
      <w:r w:rsidR="00B76AC3" w:rsidRPr="00B76AC3">
        <w:t xml:space="preserve"> </w:t>
      </w:r>
    </w:p>
    <w:p w14:paraId="360EF38E" w14:textId="5730BA84" w:rsidR="00645922" w:rsidRDefault="00645922" w:rsidP="00B71DE2"/>
    <w:p w14:paraId="037043FB" w14:textId="3F71502C" w:rsidR="00645922" w:rsidRPr="00645922" w:rsidRDefault="00645922" w:rsidP="00645922">
      <w:pPr>
        <w:pStyle w:val="Heading1"/>
        <w:rPr>
          <w:rFonts w:ascii="Arial Nova" w:hAnsi="Arial Nova"/>
        </w:rPr>
      </w:pPr>
      <w:bookmarkStart w:id="5" w:name="_Toc34491235"/>
      <w:r w:rsidRPr="00645922">
        <w:rPr>
          <w:rFonts w:ascii="Arial Nova" w:hAnsi="Arial Nova"/>
        </w:rPr>
        <w:t>Known problems</w:t>
      </w:r>
      <w:bookmarkEnd w:id="5"/>
    </w:p>
    <w:p w14:paraId="2B63E6FB" w14:textId="5B970532" w:rsidR="00645922" w:rsidRDefault="00645922" w:rsidP="00645922">
      <w:r>
        <w:t xml:space="preserve">Occasionally, as part of the wave intensity routine, MATLAB </w:t>
      </w:r>
      <w:r w:rsidR="00BA37CC">
        <w:t>may</w:t>
      </w:r>
      <w:r>
        <w:t xml:space="preserve"> return a warning message: </w:t>
      </w:r>
    </w:p>
    <w:p w14:paraId="32A0F43D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. There are no data points greater tha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. </w:t>
      </w:r>
    </w:p>
    <w:p w14:paraId="63C6A5D2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&gt; I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findpeaks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>&gt;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removePeaksBelowMinPeakHeight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(line 516)</w:t>
      </w:r>
    </w:p>
    <w:p w14:paraId="56D44513" w14:textId="77777777" w:rsidR="00645922" w:rsidRPr="00E53148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</w:t>
      </w:r>
      <w:proofErr w:type="spellStart"/>
      <w:r w:rsidRPr="00E53148">
        <w:rPr>
          <w:rFonts w:ascii="Courier New" w:hAnsi="Courier New" w:cs="Courier New"/>
          <w:color w:val="EF5703"/>
          <w:sz w:val="20"/>
          <w:szCs w:val="20"/>
        </w:rPr>
        <w:t>findpeaks</w:t>
      </w:r>
      <w:proofErr w:type="spellEnd"/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(line 147)</w:t>
      </w:r>
    </w:p>
    <w:p w14:paraId="286AD74D" w14:textId="77777777" w:rsidR="00645922" w:rsidRDefault="00645922" w:rsidP="00645922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25D25FF1" w14:textId="31B2396A" w:rsidR="00645922" w:rsidRPr="00E53148" w:rsidRDefault="00645922" w:rsidP="00645922">
      <w:r>
        <w:t>- t</w:t>
      </w:r>
      <w:r w:rsidRPr="00E53148">
        <w:t>his can safely be ignored</w:t>
      </w:r>
      <w:r>
        <w:t>, as it indicates that there was no measurable reflection (which is possible)</w:t>
      </w:r>
      <w:r w:rsidRPr="00E53148">
        <w:t>.</w:t>
      </w:r>
      <w:r>
        <w:t xml:space="preserve"> Note the example shown is from the </w:t>
      </w:r>
      <w:proofErr w:type="spellStart"/>
      <w:r>
        <w:t>Spygmocor</w:t>
      </w:r>
      <w:proofErr w:type="spellEnd"/>
      <w:r>
        <w:t xml:space="preserve"> version of this script so differs in some aspect from the anticipated message for BP+ version. </w:t>
      </w:r>
    </w:p>
    <w:p w14:paraId="1BF1669D" w14:textId="6E82DA8B" w:rsidR="00B71DE2" w:rsidRDefault="00B71DE2" w:rsidP="00B52FE2">
      <w:pPr>
        <w:pStyle w:val="Heading1"/>
        <w:rPr>
          <w:rFonts w:ascii="Arial Nova" w:hAnsi="Arial Nova"/>
        </w:rPr>
      </w:pPr>
      <w:bookmarkStart w:id="6" w:name="_Toc34491236"/>
      <w:r w:rsidRPr="00CE6D1F">
        <w:rPr>
          <w:rFonts w:ascii="Arial Nova" w:hAnsi="Arial Nova"/>
        </w:rPr>
        <w:t>Data dictionary</w:t>
      </w:r>
      <w:bookmarkEnd w:id="6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64A3BDD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</w:p>
        </w:tc>
        <w:tc>
          <w:tcPr>
            <w:tcW w:w="2551" w:type="dxa"/>
          </w:tcPr>
          <w:p w14:paraId="5FFB9668" w14:textId="038E045E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lastRenderedPageBreak/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gramStart"/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proofErr w:type="gramEnd"/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f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34491237"/>
      <w:r w:rsidRPr="00CE6D1F">
        <w:rPr>
          <w:rFonts w:ascii="Arial Nova" w:hAnsi="Arial Nova"/>
        </w:rPr>
        <w:lastRenderedPageBreak/>
        <w:t>References</w:t>
      </w:r>
      <w:bookmarkEnd w:id="7"/>
    </w:p>
    <w:p w14:paraId="4364BA3D" w14:textId="77777777" w:rsidR="001A1AC0" w:rsidRPr="001A1AC0" w:rsidRDefault="008C68DE" w:rsidP="001A1AC0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A1AC0" w:rsidRPr="001A1AC0">
        <w:t>1.</w:t>
      </w:r>
      <w:r w:rsidR="001A1AC0" w:rsidRPr="001A1AC0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A1AC0" w:rsidRPr="001A1AC0">
        <w:rPr>
          <w:i/>
        </w:rPr>
        <w:t>Hypertension</w:t>
      </w:r>
      <w:r w:rsidR="001A1AC0" w:rsidRPr="001A1AC0">
        <w:t xml:space="preserve"> 2014; </w:t>
      </w:r>
      <w:r w:rsidR="001A1AC0" w:rsidRPr="001A1AC0">
        <w:rPr>
          <w:b/>
        </w:rPr>
        <w:t>64</w:t>
      </w:r>
      <w:r w:rsidR="001A1AC0" w:rsidRPr="001A1AC0">
        <w:t>(1): 60-8.</w:t>
      </w:r>
    </w:p>
    <w:p w14:paraId="44AD1015" w14:textId="77777777" w:rsidR="001A1AC0" w:rsidRPr="001A1AC0" w:rsidRDefault="001A1AC0" w:rsidP="001A1AC0">
      <w:pPr>
        <w:pStyle w:val="EndNoteBibliography"/>
        <w:spacing w:after="0"/>
      </w:pPr>
      <w:r w:rsidRPr="001A1AC0">
        <w:t>2.</w:t>
      </w:r>
      <w:r w:rsidRPr="001A1AC0">
        <w:tab/>
        <w:t xml:space="preserve">Hoffman JI, Buckberg GD. The myocardial oxygen supply:demand index revisited. </w:t>
      </w:r>
      <w:r w:rsidRPr="001A1AC0">
        <w:rPr>
          <w:i/>
        </w:rPr>
        <w:t>J Am Heart Assoc</w:t>
      </w:r>
      <w:r w:rsidRPr="001A1AC0">
        <w:t xml:space="preserve"> 2014; </w:t>
      </w:r>
      <w:r w:rsidRPr="001A1AC0">
        <w:rPr>
          <w:b/>
        </w:rPr>
        <w:t>3</w:t>
      </w:r>
      <w:r w:rsidRPr="001A1AC0">
        <w:t>(1): e000285.</w:t>
      </w:r>
    </w:p>
    <w:p w14:paraId="24C548E2" w14:textId="77777777" w:rsidR="001A1AC0" w:rsidRPr="001A1AC0" w:rsidRDefault="001A1AC0" w:rsidP="001A1AC0">
      <w:pPr>
        <w:pStyle w:val="EndNoteBibliography"/>
        <w:spacing w:after="0"/>
      </w:pPr>
      <w:r w:rsidRPr="001A1AC0">
        <w:t>3.</w:t>
      </w:r>
      <w:r w:rsidRPr="001A1AC0">
        <w:tab/>
        <w:t xml:space="preserve">Lindroos M, Kupari M, Heikkila J, Tilvis R. Prevalence of aortic valve abnormalities in the elderly: an echocardiographic study of a random population sample. </w:t>
      </w:r>
      <w:r w:rsidRPr="001A1AC0">
        <w:rPr>
          <w:i/>
        </w:rPr>
        <w:t>J Am Coll Cardiol</w:t>
      </w:r>
      <w:r w:rsidRPr="001A1AC0">
        <w:t xml:space="preserve"> 1993; </w:t>
      </w:r>
      <w:r w:rsidRPr="001A1AC0">
        <w:rPr>
          <w:b/>
        </w:rPr>
        <w:t>21</w:t>
      </w:r>
      <w:r w:rsidRPr="001A1AC0">
        <w:t>(5): 1220-5.</w:t>
      </w:r>
    </w:p>
    <w:p w14:paraId="250B0D20" w14:textId="77777777" w:rsidR="001A1AC0" w:rsidRPr="001A1AC0" w:rsidRDefault="001A1AC0" w:rsidP="001A1AC0">
      <w:pPr>
        <w:pStyle w:val="EndNoteBibliography"/>
        <w:spacing w:after="0"/>
      </w:pPr>
      <w:r w:rsidRPr="001A1AC0">
        <w:t>4.</w:t>
      </w:r>
      <w:r w:rsidRPr="001A1AC0">
        <w:tab/>
        <w:t xml:space="preserve">Westerhof N, Westerhof BE. The reservoir wave paradigm discussion. </w:t>
      </w:r>
      <w:r w:rsidRPr="001A1AC0">
        <w:rPr>
          <w:i/>
        </w:rPr>
        <w:t>J Hypertens</w:t>
      </w:r>
      <w:r w:rsidRPr="001A1AC0">
        <w:t xml:space="preserve"> 2015; </w:t>
      </w:r>
      <w:r w:rsidRPr="001A1AC0">
        <w:rPr>
          <w:b/>
        </w:rPr>
        <w:t>33</w:t>
      </w:r>
      <w:r w:rsidRPr="001A1AC0">
        <w:t>(3): 458-60.</w:t>
      </w:r>
    </w:p>
    <w:p w14:paraId="24EF1CB4" w14:textId="77777777" w:rsidR="001A1AC0" w:rsidRPr="001A1AC0" w:rsidRDefault="001A1AC0" w:rsidP="001A1AC0">
      <w:pPr>
        <w:pStyle w:val="EndNoteBibliography"/>
        <w:spacing w:after="0"/>
      </w:pPr>
      <w:r w:rsidRPr="001A1AC0">
        <w:t>5.</w:t>
      </w:r>
      <w:r w:rsidRPr="001A1AC0">
        <w:tab/>
        <w:t xml:space="preserve">Wang JJ, O'Brien AB, Shrive NG, Parker KH, Tyberg JV. Time-domain representation of ventricular-arterial coupling as a windkessel and wave system. </w:t>
      </w:r>
      <w:r w:rsidRPr="001A1AC0">
        <w:rPr>
          <w:i/>
        </w:rPr>
        <w:t>Am J Physiol Heart Circ Physiol</w:t>
      </w:r>
      <w:r w:rsidRPr="001A1AC0">
        <w:t xml:space="preserve"> 2003; </w:t>
      </w:r>
      <w:r w:rsidRPr="001A1AC0">
        <w:rPr>
          <w:b/>
        </w:rPr>
        <w:t>284</w:t>
      </w:r>
      <w:r w:rsidRPr="001A1AC0">
        <w:t>(4): H1358-68.</w:t>
      </w:r>
    </w:p>
    <w:p w14:paraId="1F64D510" w14:textId="77777777" w:rsidR="001A1AC0" w:rsidRPr="001A1AC0" w:rsidRDefault="001A1AC0" w:rsidP="001A1AC0">
      <w:pPr>
        <w:pStyle w:val="EndNoteBibliography"/>
      </w:pPr>
      <w:r w:rsidRPr="001A1AC0">
        <w:t>6.</w:t>
      </w:r>
      <w:r w:rsidRPr="001A1AC0">
        <w:tab/>
        <w:t xml:space="preserve">Hametner B, Wassertheurer S, Kropf J, et al. Wave reflection quantification based on pressure waveforms alone--methods, comparison, and clinical covariates. </w:t>
      </w:r>
      <w:r w:rsidRPr="001A1AC0">
        <w:rPr>
          <w:i/>
        </w:rPr>
        <w:t>Comput Meth Prog Bio</w:t>
      </w:r>
      <w:r w:rsidRPr="001A1AC0">
        <w:t xml:space="preserve"> 2013; </w:t>
      </w:r>
      <w:r w:rsidRPr="001A1AC0">
        <w:rPr>
          <w:b/>
        </w:rPr>
        <w:t>109</w:t>
      </w:r>
      <w:r w:rsidRPr="001A1AC0">
        <w:t>(3): 250-9.</w:t>
      </w:r>
    </w:p>
    <w:p w14:paraId="36546396" w14:textId="49997686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18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altName w:val="Arial Nova"/>
    <w:panose1 w:val="020B0504020202020204"/>
    <w:charset w:val="00"/>
    <w:family w:val="swiss"/>
    <w:pitch w:val="variable"/>
    <w:sig w:usb0="0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994EC0E" w14:textId="5B07275D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 using a dialog box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</w:t>
      </w:r>
      <w:proofErr w:type="gramStart"/>
      <w:r w:rsidRPr="001E64A9">
        <w:t>=  ok</w:t>
      </w:r>
      <w:proofErr w:type="gramEnd"/>
      <w:r w:rsidRPr="001E64A9">
        <w:t xml:space="preserve">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12289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9941&lt;/item&gt;&lt;item&gt;13976&lt;/item&gt;&lt;/record-ids&gt;&lt;/item&gt;&lt;/Libraries&gt;"/>
  </w:docVars>
  <w:rsids>
    <w:rsidRoot w:val="000B22E6"/>
    <w:rsid w:val="000048BD"/>
    <w:rsid w:val="0002481F"/>
    <w:rsid w:val="00025F83"/>
    <w:rsid w:val="00040781"/>
    <w:rsid w:val="00044CFB"/>
    <w:rsid w:val="0007073C"/>
    <w:rsid w:val="000B137C"/>
    <w:rsid w:val="000B22E6"/>
    <w:rsid w:val="000B2D56"/>
    <w:rsid w:val="000B719F"/>
    <w:rsid w:val="000D563A"/>
    <w:rsid w:val="00147C43"/>
    <w:rsid w:val="00181000"/>
    <w:rsid w:val="001A1AC0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3D3255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45922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A65850"/>
    <w:rsid w:val="00B30660"/>
    <w:rsid w:val="00B34305"/>
    <w:rsid w:val="00B357AE"/>
    <w:rsid w:val="00B52FE2"/>
    <w:rsid w:val="00B71DE2"/>
    <w:rsid w:val="00B73095"/>
    <w:rsid w:val="00B76AC3"/>
    <w:rsid w:val="00B907C1"/>
    <w:rsid w:val="00BA37CC"/>
    <w:rsid w:val="00BD3AE2"/>
    <w:rsid w:val="00BE1047"/>
    <w:rsid w:val="00BE30EF"/>
    <w:rsid w:val="00C02569"/>
    <w:rsid w:val="00C03EDD"/>
    <w:rsid w:val="00C06834"/>
    <w:rsid w:val="00C2060C"/>
    <w:rsid w:val="00C32052"/>
    <w:rsid w:val="00C745B3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89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3.jpeg"/><Relationship Id="rId18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image" Target="media/image2.jpeg"/><Relationship Id="rId17" Type="http://schemas.openxmlformats.org/officeDocument/2006/relationships/hyperlink" Target="https://doi.org/10.1101/2020.01.22.20018457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png"/><Relationship Id="rId5" Type="http://schemas.openxmlformats.org/officeDocument/2006/relationships/styles" Target="styles.xml"/><Relationship Id="rId15" Type="http://schemas.openxmlformats.org/officeDocument/2006/relationships/image" Target="media/image5.jpeg"/><Relationship Id="rId10" Type="http://schemas.openxmlformats.org/officeDocument/2006/relationships/hyperlink" Target="https://github.com/adh30/Sphygmocor-Reservoir" TargetMode="Externa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endnotes" Target="endnotes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3" ma:contentTypeDescription="Create a new document." ma:contentTypeScope="" ma:versionID="7471d6f364487719ad21f59b8c856174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a8070aec3de8c8c735e44a944ced19f3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1FA95DA-B8A3-4E02-9854-DF17D1A90B6A}">
  <ds:schemaRefs>
    <ds:schemaRef ds:uri="http://www.w3.org/XML/1998/namespace"/>
    <ds:schemaRef ds:uri="http://purl.org/dc/dcmitype/"/>
    <ds:schemaRef ds:uri="fbf55dcd-4639-44ff-a973-cfea673ddb97"/>
    <ds:schemaRef ds:uri="http://schemas.microsoft.com/office/2006/documentManagement/types"/>
    <ds:schemaRef ds:uri="http://schemas.openxmlformats.org/package/2006/metadata/core-properties"/>
    <ds:schemaRef ds:uri="cb1b40bb-8b49-480e-88ea-d51ea44f2142"/>
    <ds:schemaRef ds:uri="http://schemas.microsoft.com/office/infopath/2007/PartnerControls"/>
    <ds:schemaRef ds:uri="http://schemas.microsoft.com/office/2006/metadata/properties"/>
    <ds:schemaRef ds:uri="http://purl.org/dc/terms/"/>
    <ds:schemaRef ds:uri="http://purl.org/dc/elements/1.1/"/>
  </ds:schemaRefs>
</ds:datastoreItem>
</file>

<file path=customXml/itemProps3.xml><?xml version="1.0" encoding="utf-8"?>
<ds:datastoreItem xmlns:ds="http://schemas.openxmlformats.org/officeDocument/2006/customXml" ds:itemID="{F8162B4F-57EA-45F6-A97C-6DF19AC204D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8</Pages>
  <Words>1682</Words>
  <Characters>9588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6</cp:revision>
  <dcterms:created xsi:type="dcterms:W3CDTF">2020-03-07T16:15:00Z</dcterms:created>
  <dcterms:modified xsi:type="dcterms:W3CDTF">2022-06-27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